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6499D1" w14:textId="77777777" w:rsidR="00575E63" w:rsidRPr="00F47B9C" w:rsidRDefault="00575E63" w:rsidP="00575E63">
      <w:pPr>
        <w:widowControl w:val="0"/>
        <w:autoSpaceDE w:val="0"/>
        <w:autoSpaceDN w:val="0"/>
        <w:adjustRightInd w:val="0"/>
        <w:rPr>
          <w:rFonts w:asciiTheme="majorHAnsi" w:hAnsiTheme="majorHAnsi" w:cs="Times New Roman"/>
          <w:sz w:val="28"/>
          <w:szCs w:val="28"/>
          <w:lang w:val="en-US"/>
        </w:rPr>
      </w:pPr>
      <w:r w:rsidRPr="00F47B9C">
        <w:rPr>
          <w:rFonts w:asciiTheme="majorHAnsi" w:hAnsiTheme="majorHAnsi" w:cs="Times New Roman"/>
          <w:sz w:val="28"/>
          <w:szCs w:val="28"/>
          <w:lang w:val="en-US"/>
        </w:rPr>
        <w:t>Consolidated criteria for reporting qualitative studies (COREQ):</w:t>
      </w:r>
    </w:p>
    <w:p w14:paraId="606DC15D" w14:textId="72048613" w:rsidR="00D3390F" w:rsidRPr="00F47B9C" w:rsidRDefault="00575E63" w:rsidP="00575E63">
      <w:pPr>
        <w:rPr>
          <w:rFonts w:asciiTheme="majorHAnsi" w:hAnsiTheme="majorHAnsi"/>
        </w:rPr>
      </w:pPr>
      <w:r w:rsidRPr="00F47B9C">
        <w:rPr>
          <w:rFonts w:asciiTheme="majorHAnsi" w:hAnsiTheme="majorHAnsi" w:cs="Times New Roman"/>
          <w:sz w:val="28"/>
          <w:szCs w:val="28"/>
          <w:lang w:val="en-US"/>
        </w:rPr>
        <w:t xml:space="preserve">32-item checklist </w:t>
      </w:r>
      <w:r w:rsidR="00F47B9C" w:rsidRPr="00F47B9C">
        <w:rPr>
          <w:rFonts w:asciiTheme="majorHAnsi" w:hAnsiTheme="majorHAnsi"/>
        </w:rPr>
        <w:fldChar w:fldCharType="begin">
          <w:fldData xml:space="preserve">PEVuZE5vdGU+PENpdGU+PEF1dGhvcj5Ub25nPC9BdXRob3I+PFllYXI+MjAwNzwvWWVhcj48UmVj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</w:fldData>
        </w:fldChar>
      </w:r>
      <w:r w:rsidR="00F304BF">
        <w:rPr>
          <w:rFonts w:asciiTheme="majorHAnsi" w:hAnsiTheme="majorHAnsi"/>
        </w:rPr>
        <w:instrText xml:space="preserve"> ADDIN EN.CITE </w:instrText>
      </w:r>
      <w:r w:rsidR="00F304BF">
        <w:rPr>
          <w:rFonts w:asciiTheme="majorHAnsi" w:hAnsiTheme="majorHAnsi"/>
        </w:rPr>
        <w:fldChar w:fldCharType="begin">
          <w:fldData xml:space="preserve">PEVuZE5vdGU+PENpdGU+PEF1dGhvcj5Ub25nPC9BdXRob3I+PFllYXI+MjAwNzwvWWVhcj48UmVj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</w:fldData>
        </w:fldChar>
      </w:r>
      <w:r w:rsidR="00F304BF">
        <w:rPr>
          <w:rFonts w:asciiTheme="majorHAnsi" w:hAnsiTheme="majorHAnsi"/>
        </w:rPr>
        <w:instrText xml:space="preserve"> ADDIN EN.CITE.DATA </w:instrText>
      </w:r>
      <w:r w:rsidR="00F304BF">
        <w:rPr>
          <w:rFonts w:asciiTheme="majorHAnsi" w:hAnsiTheme="majorHAnsi"/>
        </w:rPr>
      </w:r>
      <w:r w:rsidR="00F304BF">
        <w:rPr>
          <w:rFonts w:asciiTheme="majorHAnsi" w:hAnsiTheme="majorHAnsi"/>
        </w:rPr>
        <w:fldChar w:fldCharType="end"/>
      </w:r>
      <w:r w:rsidR="00F47B9C" w:rsidRPr="00F47B9C">
        <w:rPr>
          <w:rFonts w:asciiTheme="majorHAnsi" w:hAnsiTheme="majorHAnsi"/>
        </w:rPr>
        <w:fldChar w:fldCharType="separate"/>
      </w:r>
      <w:r w:rsidR="00F47B9C" w:rsidRPr="00F47B9C">
        <w:rPr>
          <w:rFonts w:asciiTheme="majorHAnsi" w:hAnsiTheme="majorHAnsi"/>
          <w:noProof/>
        </w:rPr>
        <w:t>[1]</w:t>
      </w:r>
      <w:r w:rsidR="00F47B9C" w:rsidRPr="00F47B9C">
        <w:rPr>
          <w:rFonts w:asciiTheme="majorHAnsi" w:hAnsiTheme="majorHAnsi"/>
        </w:rPr>
        <w:fldChar w:fldCharType="end"/>
      </w:r>
      <w:r w:rsidRPr="00F47B9C">
        <w:rPr>
          <w:rFonts w:asciiTheme="majorHAnsi" w:hAnsiTheme="majorHAnsi"/>
        </w:rPr>
        <w:t>.</w:t>
      </w:r>
    </w:p>
    <w:p w14:paraId="6D9FEFD7" w14:textId="77777777" w:rsidR="00575E63" w:rsidRPr="00F47B9C" w:rsidRDefault="00575E63" w:rsidP="00575E63">
      <w:pPr>
        <w:rPr>
          <w:rFonts w:asciiTheme="majorHAnsi" w:hAnsiTheme="majorHAnsi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38"/>
        <w:gridCol w:w="2839"/>
        <w:gridCol w:w="2839"/>
      </w:tblGrid>
      <w:tr w:rsidR="00575E63" w:rsidRPr="00F47B9C" w14:paraId="3737DB9A" w14:textId="77777777" w:rsidTr="007B5328">
        <w:tc>
          <w:tcPr>
            <w:tcW w:w="2838" w:type="dxa"/>
            <w:shd w:val="clear" w:color="auto" w:fill="D9D9D9" w:themeFill="background1" w:themeFillShade="D9"/>
          </w:tcPr>
          <w:p w14:paraId="2BC0E9E4" w14:textId="77777777" w:rsidR="00575E63" w:rsidRPr="00F47B9C" w:rsidRDefault="00575E63" w:rsidP="00575E63">
            <w:pPr>
              <w:rPr>
                <w:rFonts w:asciiTheme="majorHAnsi" w:hAnsiTheme="majorHAnsi"/>
                <w:b/>
              </w:rPr>
            </w:pPr>
            <w:r w:rsidRPr="00F47B9C">
              <w:rPr>
                <w:rFonts w:asciiTheme="majorHAnsi" w:hAnsiTheme="majorHAnsi"/>
                <w:b/>
                <w:lang w:val="en-US"/>
              </w:rPr>
              <w:t xml:space="preserve">No. Item </w:t>
            </w:r>
          </w:p>
        </w:tc>
        <w:tc>
          <w:tcPr>
            <w:tcW w:w="2839" w:type="dxa"/>
            <w:shd w:val="clear" w:color="auto" w:fill="D9D9D9" w:themeFill="background1" w:themeFillShade="D9"/>
          </w:tcPr>
          <w:p w14:paraId="22D9A121" w14:textId="77777777" w:rsidR="00575E63" w:rsidRPr="00F47B9C" w:rsidRDefault="00575E63" w:rsidP="00575E63">
            <w:pPr>
              <w:rPr>
                <w:rFonts w:asciiTheme="majorHAnsi" w:hAnsiTheme="majorHAnsi"/>
                <w:b/>
              </w:rPr>
            </w:pPr>
            <w:r w:rsidRPr="00F47B9C">
              <w:rPr>
                <w:rFonts w:asciiTheme="majorHAnsi" w:hAnsiTheme="majorHAnsi"/>
                <w:b/>
                <w:lang w:val="en-US"/>
              </w:rPr>
              <w:t>Guide questions/description</w:t>
            </w:r>
          </w:p>
        </w:tc>
        <w:tc>
          <w:tcPr>
            <w:tcW w:w="2839" w:type="dxa"/>
            <w:shd w:val="clear" w:color="auto" w:fill="D9D9D9" w:themeFill="background1" w:themeFillShade="D9"/>
          </w:tcPr>
          <w:p w14:paraId="1207258A" w14:textId="77777777" w:rsidR="00575E63" w:rsidRPr="00F47B9C" w:rsidRDefault="00575E63" w:rsidP="007B5328">
            <w:pPr>
              <w:rPr>
                <w:rFonts w:asciiTheme="majorHAnsi" w:hAnsiTheme="majorHAnsi"/>
                <w:b/>
              </w:rPr>
            </w:pPr>
            <w:r w:rsidRPr="00F47B9C">
              <w:rPr>
                <w:rFonts w:asciiTheme="majorHAnsi" w:hAnsiTheme="majorHAnsi"/>
                <w:b/>
              </w:rPr>
              <w:t xml:space="preserve">Addressed in manuscript / </w:t>
            </w:r>
            <w:r w:rsidR="007B5328" w:rsidRPr="00F47B9C">
              <w:rPr>
                <w:rFonts w:asciiTheme="majorHAnsi" w:hAnsiTheme="majorHAnsi"/>
                <w:b/>
              </w:rPr>
              <w:t>response</w:t>
            </w:r>
          </w:p>
        </w:tc>
      </w:tr>
      <w:tr w:rsidR="007B5328" w:rsidRPr="00B30F6A" w14:paraId="468BB83D" w14:textId="77777777" w:rsidTr="007B5328">
        <w:tc>
          <w:tcPr>
            <w:tcW w:w="8516" w:type="dxa"/>
            <w:gridSpan w:val="3"/>
          </w:tcPr>
          <w:p w14:paraId="74F06CD2" w14:textId="77777777" w:rsidR="007B5328" w:rsidRPr="00B30F6A" w:rsidRDefault="007B5328" w:rsidP="007B532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Theme="majorHAnsi" w:hAnsiTheme="majorHAnsi" w:cs="Times New Roman"/>
                <w:b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b/>
                <w:sz w:val="22"/>
                <w:szCs w:val="22"/>
                <w:lang w:val="en-US"/>
              </w:rPr>
              <w:t>Domain 1: Research team and reflexivity</w:t>
            </w:r>
          </w:p>
        </w:tc>
      </w:tr>
      <w:tr w:rsidR="00575E63" w:rsidRPr="00B30F6A" w14:paraId="5B77BC37" w14:textId="77777777" w:rsidTr="00575E63">
        <w:tc>
          <w:tcPr>
            <w:tcW w:w="2838" w:type="dxa"/>
          </w:tcPr>
          <w:p w14:paraId="7927D10D" w14:textId="77777777" w:rsidR="00575E63" w:rsidRPr="00B30F6A" w:rsidRDefault="00575E63" w:rsidP="00575E63">
            <w:pPr>
              <w:rPr>
                <w:rFonts w:asciiTheme="majorHAnsi" w:hAnsiTheme="majorHAnsi"/>
                <w:i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  <w:t>Personal Characteristics</w:t>
            </w:r>
          </w:p>
        </w:tc>
        <w:tc>
          <w:tcPr>
            <w:tcW w:w="2839" w:type="dxa"/>
          </w:tcPr>
          <w:p w14:paraId="078BD836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839" w:type="dxa"/>
          </w:tcPr>
          <w:p w14:paraId="1AF24618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575E63" w:rsidRPr="00B30F6A" w14:paraId="3B34267B" w14:textId="77777777" w:rsidTr="00575E63">
        <w:tc>
          <w:tcPr>
            <w:tcW w:w="2838" w:type="dxa"/>
          </w:tcPr>
          <w:p w14:paraId="1B7C7E59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1. Inter viewer/facilitator</w:t>
            </w:r>
          </w:p>
        </w:tc>
        <w:tc>
          <w:tcPr>
            <w:tcW w:w="2839" w:type="dxa"/>
          </w:tcPr>
          <w:p w14:paraId="1207D32F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ich author/s conducted the inter view or focus group?</w:t>
            </w:r>
          </w:p>
        </w:tc>
        <w:tc>
          <w:tcPr>
            <w:tcW w:w="2839" w:type="dxa"/>
          </w:tcPr>
          <w:p w14:paraId="513D640D" w14:textId="77777777" w:rsidR="00575E63" w:rsidRPr="00B30F6A" w:rsidRDefault="00B30F6A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/>
                <w:sz w:val="22"/>
                <w:szCs w:val="22"/>
              </w:rPr>
              <w:t>Reported in “</w:t>
            </w:r>
            <w:r>
              <w:rPr>
                <w:rFonts w:asciiTheme="majorHAnsi" w:hAnsiTheme="majorHAnsi"/>
                <w:sz w:val="22"/>
                <w:szCs w:val="22"/>
              </w:rPr>
              <w:t>Data c</w:t>
            </w:r>
            <w:r w:rsidRPr="00B30F6A">
              <w:rPr>
                <w:rFonts w:asciiTheme="majorHAnsi" w:hAnsiTheme="majorHAnsi"/>
                <w:sz w:val="22"/>
                <w:szCs w:val="22"/>
              </w:rPr>
              <w:t>ollection”</w:t>
            </w:r>
          </w:p>
        </w:tc>
      </w:tr>
      <w:tr w:rsidR="00575E63" w:rsidRPr="00B30F6A" w14:paraId="549F4A7C" w14:textId="77777777" w:rsidTr="00575E63">
        <w:tc>
          <w:tcPr>
            <w:tcW w:w="2838" w:type="dxa"/>
          </w:tcPr>
          <w:p w14:paraId="5AB51BC4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2. Credentials</w:t>
            </w:r>
          </w:p>
        </w:tc>
        <w:tc>
          <w:tcPr>
            <w:tcW w:w="2839" w:type="dxa"/>
          </w:tcPr>
          <w:p w14:paraId="70F71B4C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at were the researcher’s credentials? E.g. PhD, MD</w:t>
            </w:r>
          </w:p>
        </w:tc>
        <w:tc>
          <w:tcPr>
            <w:tcW w:w="2839" w:type="dxa"/>
          </w:tcPr>
          <w:p w14:paraId="52DF1E6E" w14:textId="77777777" w:rsidR="00575E63" w:rsidRPr="00B30F6A" w:rsidRDefault="00B30F6A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/>
                <w:sz w:val="22"/>
                <w:szCs w:val="22"/>
              </w:rPr>
              <w:t>No. Not required by journal</w:t>
            </w:r>
          </w:p>
        </w:tc>
      </w:tr>
      <w:tr w:rsidR="00575E63" w:rsidRPr="00B30F6A" w14:paraId="72AB6041" w14:textId="77777777" w:rsidTr="00575E63">
        <w:tc>
          <w:tcPr>
            <w:tcW w:w="2838" w:type="dxa"/>
          </w:tcPr>
          <w:p w14:paraId="7DF95FCB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3. Occupation</w:t>
            </w:r>
          </w:p>
        </w:tc>
        <w:tc>
          <w:tcPr>
            <w:tcW w:w="2839" w:type="dxa"/>
          </w:tcPr>
          <w:p w14:paraId="62DCEC66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at was their occupation at the time of the study?</w:t>
            </w:r>
          </w:p>
        </w:tc>
        <w:tc>
          <w:tcPr>
            <w:tcW w:w="2839" w:type="dxa"/>
          </w:tcPr>
          <w:p w14:paraId="5065F66C" w14:textId="77777777" w:rsidR="00575E63" w:rsidRPr="00B30F6A" w:rsidRDefault="00B30F6A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Data collection”</w:t>
            </w:r>
          </w:p>
        </w:tc>
      </w:tr>
      <w:tr w:rsidR="00575E63" w:rsidRPr="00B30F6A" w14:paraId="7BB5F5AB" w14:textId="77777777" w:rsidTr="00575E63">
        <w:tc>
          <w:tcPr>
            <w:tcW w:w="2838" w:type="dxa"/>
          </w:tcPr>
          <w:p w14:paraId="33988158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4. Gender</w:t>
            </w:r>
          </w:p>
        </w:tc>
        <w:tc>
          <w:tcPr>
            <w:tcW w:w="2839" w:type="dxa"/>
          </w:tcPr>
          <w:p w14:paraId="7CA6DDD0" w14:textId="77777777" w:rsidR="00575E63" w:rsidRPr="00B30F6A" w:rsidRDefault="007B5328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as the researcher male or female?</w:t>
            </w:r>
          </w:p>
        </w:tc>
        <w:tc>
          <w:tcPr>
            <w:tcW w:w="2839" w:type="dxa"/>
          </w:tcPr>
          <w:p w14:paraId="28987464" w14:textId="77777777" w:rsidR="00575E63" w:rsidRPr="00B30F6A" w:rsidRDefault="00B30F6A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on Title Page</w:t>
            </w:r>
          </w:p>
        </w:tc>
      </w:tr>
      <w:tr w:rsidR="00575E63" w:rsidRPr="00B30F6A" w14:paraId="09473299" w14:textId="77777777" w:rsidTr="00575E63">
        <w:tc>
          <w:tcPr>
            <w:tcW w:w="2838" w:type="dxa"/>
          </w:tcPr>
          <w:p w14:paraId="0E9E9D0E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5. Experience and training</w:t>
            </w:r>
          </w:p>
        </w:tc>
        <w:tc>
          <w:tcPr>
            <w:tcW w:w="2839" w:type="dxa"/>
          </w:tcPr>
          <w:p w14:paraId="75FBE658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at experience or training did the researcher have?</w:t>
            </w:r>
          </w:p>
        </w:tc>
        <w:tc>
          <w:tcPr>
            <w:tcW w:w="2839" w:type="dxa"/>
          </w:tcPr>
          <w:p w14:paraId="5BC0AA04" w14:textId="77777777" w:rsidR="00575E63" w:rsidRPr="00B30F6A" w:rsidRDefault="00B30F6A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Data collection”</w:t>
            </w:r>
          </w:p>
        </w:tc>
      </w:tr>
      <w:tr w:rsidR="00575E63" w:rsidRPr="00B30F6A" w14:paraId="4229B4A5" w14:textId="77777777" w:rsidTr="00575E63">
        <w:tc>
          <w:tcPr>
            <w:tcW w:w="2838" w:type="dxa"/>
          </w:tcPr>
          <w:p w14:paraId="0B6CD494" w14:textId="77777777" w:rsidR="00575E63" w:rsidRPr="00B30F6A" w:rsidRDefault="007B5328" w:rsidP="00575E63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  <w:t xml:space="preserve">Relationship with </w:t>
            </w:r>
            <w:r w:rsidR="00575E63" w:rsidRPr="00B30F6A"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  <w:t>participants</w:t>
            </w:r>
          </w:p>
        </w:tc>
        <w:tc>
          <w:tcPr>
            <w:tcW w:w="2839" w:type="dxa"/>
          </w:tcPr>
          <w:p w14:paraId="6923DFB2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839" w:type="dxa"/>
          </w:tcPr>
          <w:p w14:paraId="204996C5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575E63" w:rsidRPr="00B30F6A" w14:paraId="07CD3FE0" w14:textId="77777777" w:rsidTr="00575E63">
        <w:tc>
          <w:tcPr>
            <w:tcW w:w="2838" w:type="dxa"/>
          </w:tcPr>
          <w:p w14:paraId="5503F6CE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6. Relationship </w:t>
            </w:r>
            <w:r w:rsidR="00575E63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established</w:t>
            </w:r>
          </w:p>
        </w:tc>
        <w:tc>
          <w:tcPr>
            <w:tcW w:w="2839" w:type="dxa"/>
          </w:tcPr>
          <w:p w14:paraId="14202703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as a relationship established prior to study commencement?</w:t>
            </w:r>
          </w:p>
        </w:tc>
        <w:tc>
          <w:tcPr>
            <w:tcW w:w="2839" w:type="dxa"/>
          </w:tcPr>
          <w:p w14:paraId="30856054" w14:textId="77777777" w:rsidR="00575E63" w:rsidRPr="00B30F6A" w:rsidRDefault="00B30F6A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Data collection”</w:t>
            </w:r>
          </w:p>
        </w:tc>
      </w:tr>
      <w:tr w:rsidR="00575E63" w:rsidRPr="00B30F6A" w14:paraId="28EE70D1" w14:textId="77777777" w:rsidTr="00575E63">
        <w:tc>
          <w:tcPr>
            <w:tcW w:w="2838" w:type="dxa"/>
          </w:tcPr>
          <w:p w14:paraId="6818212E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7. Participant knowledge </w:t>
            </w:r>
            <w:r w:rsidR="00575E63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of the interviewer</w:t>
            </w:r>
          </w:p>
        </w:tc>
        <w:tc>
          <w:tcPr>
            <w:tcW w:w="2839" w:type="dxa"/>
          </w:tcPr>
          <w:p w14:paraId="00BDD362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at did the participants know about the researcher? e.g. personal goals, reasons for doing the research</w:t>
            </w:r>
          </w:p>
        </w:tc>
        <w:tc>
          <w:tcPr>
            <w:tcW w:w="2839" w:type="dxa"/>
          </w:tcPr>
          <w:p w14:paraId="0D62F8C6" w14:textId="77777777" w:rsidR="00575E63" w:rsidRPr="00B30F6A" w:rsidRDefault="00B30F6A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All participants were provided with a detailed Participant Information Statement that outlined the background to the study, aims, and requirements for participation.</w:t>
            </w:r>
          </w:p>
        </w:tc>
      </w:tr>
      <w:tr w:rsidR="00575E63" w:rsidRPr="00B30F6A" w14:paraId="3FEE389B" w14:textId="77777777" w:rsidTr="00575E63">
        <w:tc>
          <w:tcPr>
            <w:tcW w:w="2838" w:type="dxa"/>
          </w:tcPr>
          <w:p w14:paraId="5E6AB955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8. Interviewer </w:t>
            </w:r>
            <w:r w:rsidR="00575E63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characteristics</w:t>
            </w:r>
          </w:p>
        </w:tc>
        <w:tc>
          <w:tcPr>
            <w:tcW w:w="2839" w:type="dxa"/>
          </w:tcPr>
          <w:p w14:paraId="3F54EB4D" w14:textId="77777777" w:rsidR="007B5328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at characteristics were reported about the inter viewer/facilitator? e.g.</w:t>
            </w:r>
          </w:p>
          <w:p w14:paraId="37D3BD0B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Bias, assumptions, reasons and interests in the research topic</w:t>
            </w:r>
          </w:p>
        </w:tc>
        <w:tc>
          <w:tcPr>
            <w:tcW w:w="2839" w:type="dxa"/>
          </w:tcPr>
          <w:p w14:paraId="51082131" w14:textId="77777777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Data collection”</w:t>
            </w:r>
          </w:p>
        </w:tc>
      </w:tr>
      <w:tr w:rsidR="007B5328" w:rsidRPr="00B30F6A" w14:paraId="2B374319" w14:textId="77777777" w:rsidTr="007B5328">
        <w:tc>
          <w:tcPr>
            <w:tcW w:w="8516" w:type="dxa"/>
            <w:gridSpan w:val="3"/>
          </w:tcPr>
          <w:p w14:paraId="30FE6A0D" w14:textId="77777777" w:rsidR="007B5328" w:rsidRPr="00B30F6A" w:rsidRDefault="007B5328" w:rsidP="007B5328">
            <w:pPr>
              <w:jc w:val="center"/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b/>
                <w:sz w:val="22"/>
                <w:szCs w:val="22"/>
                <w:lang w:val="en-US"/>
              </w:rPr>
              <w:t>Domain 2: study design</w:t>
            </w:r>
          </w:p>
        </w:tc>
      </w:tr>
      <w:tr w:rsidR="00575E63" w:rsidRPr="00B30F6A" w14:paraId="4CF6C1CE" w14:textId="77777777" w:rsidTr="00575E63">
        <w:tc>
          <w:tcPr>
            <w:tcW w:w="2838" w:type="dxa"/>
          </w:tcPr>
          <w:p w14:paraId="0215EFC6" w14:textId="77777777" w:rsidR="00575E63" w:rsidRPr="00B30F6A" w:rsidRDefault="00575E63" w:rsidP="00575E63">
            <w:pPr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  <w:t>Theoretical framework</w:t>
            </w:r>
          </w:p>
        </w:tc>
        <w:tc>
          <w:tcPr>
            <w:tcW w:w="2839" w:type="dxa"/>
          </w:tcPr>
          <w:p w14:paraId="1E9C42AB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839" w:type="dxa"/>
          </w:tcPr>
          <w:p w14:paraId="6BB65564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575E63" w:rsidRPr="00B30F6A" w14:paraId="65DB0FE5" w14:textId="77777777" w:rsidTr="00575E63">
        <w:tc>
          <w:tcPr>
            <w:tcW w:w="2838" w:type="dxa"/>
          </w:tcPr>
          <w:p w14:paraId="3175EC01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9. Methodological </w:t>
            </w:r>
            <w:r w:rsidR="00575E63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orientation and Theory</w:t>
            </w:r>
          </w:p>
        </w:tc>
        <w:tc>
          <w:tcPr>
            <w:tcW w:w="2839" w:type="dxa"/>
          </w:tcPr>
          <w:p w14:paraId="13EBB8FC" w14:textId="77777777" w:rsidR="007B5328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at methodological orientation was stated to underpin the study? e.g.</w:t>
            </w:r>
          </w:p>
          <w:p w14:paraId="55244E1F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grounded theory, discourse analysis, ethnography, phenomenology, content analysis</w:t>
            </w:r>
          </w:p>
        </w:tc>
        <w:tc>
          <w:tcPr>
            <w:tcW w:w="2839" w:type="dxa"/>
          </w:tcPr>
          <w:p w14:paraId="6CD5EC67" w14:textId="77777777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Data analysis”</w:t>
            </w:r>
          </w:p>
        </w:tc>
      </w:tr>
      <w:tr w:rsidR="00575E63" w:rsidRPr="00B30F6A" w14:paraId="1104EE2F" w14:textId="77777777" w:rsidTr="00575E63">
        <w:tc>
          <w:tcPr>
            <w:tcW w:w="2838" w:type="dxa"/>
          </w:tcPr>
          <w:p w14:paraId="1FFDB45D" w14:textId="77777777" w:rsidR="00575E63" w:rsidRPr="00B30F6A" w:rsidRDefault="00575E63" w:rsidP="00575E63">
            <w:pPr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  <w:t>Participant selection</w:t>
            </w:r>
          </w:p>
        </w:tc>
        <w:tc>
          <w:tcPr>
            <w:tcW w:w="2839" w:type="dxa"/>
          </w:tcPr>
          <w:p w14:paraId="62FD040A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839" w:type="dxa"/>
          </w:tcPr>
          <w:p w14:paraId="1F90CC93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575E63" w:rsidRPr="00B30F6A" w14:paraId="4ED04714" w14:textId="77777777" w:rsidTr="00575E63">
        <w:tc>
          <w:tcPr>
            <w:tcW w:w="2838" w:type="dxa"/>
          </w:tcPr>
          <w:p w14:paraId="05323F32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10. Sampling</w:t>
            </w:r>
          </w:p>
        </w:tc>
        <w:tc>
          <w:tcPr>
            <w:tcW w:w="2839" w:type="dxa"/>
          </w:tcPr>
          <w:p w14:paraId="73AF0487" w14:textId="77777777" w:rsidR="007B5328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How were participants selected? e.g. purposive, convenience, consecutive,</w:t>
            </w:r>
          </w:p>
          <w:p w14:paraId="1C4DA50F" w14:textId="77777777" w:rsidR="00575E63" w:rsidRPr="00B30F6A" w:rsidRDefault="007B5328" w:rsidP="007B5328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snowball</w:t>
            </w:r>
          </w:p>
        </w:tc>
        <w:tc>
          <w:tcPr>
            <w:tcW w:w="2839" w:type="dxa"/>
          </w:tcPr>
          <w:p w14:paraId="69C1E738" w14:textId="2CA83223" w:rsidR="00575E63" w:rsidRPr="00F304BF" w:rsidRDefault="00AD70CE" w:rsidP="00575E63">
            <w:pPr>
              <w:rPr>
                <w:rFonts w:asciiTheme="majorHAnsi" w:hAnsiTheme="majorHAnsi"/>
                <w:i/>
                <w:iCs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</w:t>
            </w:r>
            <w:r w:rsidR="00F304BF" w:rsidRPr="00F304BF">
              <w:rPr>
                <w:rFonts w:asciiTheme="majorHAnsi" w:hAnsiTheme="majorHAnsi"/>
                <w:i/>
                <w:iCs/>
                <w:sz w:val="22"/>
                <w:szCs w:val="22"/>
              </w:rPr>
              <w:t>Focus group participants and sampling</w:t>
            </w:r>
            <w:r>
              <w:rPr>
                <w:rFonts w:asciiTheme="majorHAnsi" w:hAnsiTheme="majorHAnsi"/>
                <w:sz w:val="22"/>
                <w:szCs w:val="22"/>
              </w:rPr>
              <w:t>”</w:t>
            </w:r>
          </w:p>
        </w:tc>
      </w:tr>
      <w:tr w:rsidR="00575E63" w:rsidRPr="00B30F6A" w14:paraId="32E7834D" w14:textId="77777777" w:rsidTr="00575E63">
        <w:tc>
          <w:tcPr>
            <w:tcW w:w="2838" w:type="dxa"/>
          </w:tcPr>
          <w:p w14:paraId="2743AE26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lastRenderedPageBreak/>
              <w:t>11. Method of approach</w:t>
            </w:r>
          </w:p>
        </w:tc>
        <w:tc>
          <w:tcPr>
            <w:tcW w:w="2839" w:type="dxa"/>
          </w:tcPr>
          <w:p w14:paraId="6A7CA026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How were participants approached? e.g. face-to-face, telephone, mail, email</w:t>
            </w:r>
          </w:p>
        </w:tc>
        <w:tc>
          <w:tcPr>
            <w:tcW w:w="2839" w:type="dxa"/>
          </w:tcPr>
          <w:p w14:paraId="4A18C26C" w14:textId="69C17B8B" w:rsidR="00575E63" w:rsidRPr="00F304BF" w:rsidRDefault="00AD70CE" w:rsidP="00575E63">
            <w:pPr>
              <w:rPr>
                <w:rFonts w:asciiTheme="majorHAnsi" w:hAnsiTheme="majorHAnsi"/>
                <w:i/>
                <w:iCs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</w:t>
            </w:r>
            <w:r w:rsidR="00F304BF" w:rsidRPr="00F304BF">
              <w:rPr>
                <w:rFonts w:asciiTheme="majorHAnsi" w:hAnsiTheme="majorHAnsi"/>
                <w:i/>
                <w:iCs/>
                <w:sz w:val="22"/>
                <w:szCs w:val="22"/>
              </w:rPr>
              <w:t>Focus group participants and sampling</w:t>
            </w:r>
            <w:r>
              <w:rPr>
                <w:rFonts w:asciiTheme="majorHAnsi" w:hAnsiTheme="majorHAnsi"/>
                <w:sz w:val="22"/>
                <w:szCs w:val="22"/>
              </w:rPr>
              <w:t>”</w:t>
            </w:r>
          </w:p>
        </w:tc>
      </w:tr>
      <w:tr w:rsidR="00575E63" w:rsidRPr="00B30F6A" w14:paraId="1CD57C52" w14:textId="77777777" w:rsidTr="00575E63">
        <w:tc>
          <w:tcPr>
            <w:tcW w:w="2838" w:type="dxa"/>
          </w:tcPr>
          <w:p w14:paraId="76A4E12F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12. Sample size</w:t>
            </w:r>
          </w:p>
        </w:tc>
        <w:tc>
          <w:tcPr>
            <w:tcW w:w="2839" w:type="dxa"/>
          </w:tcPr>
          <w:p w14:paraId="2E5FBB77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How many participants were in the study?</w:t>
            </w:r>
          </w:p>
        </w:tc>
        <w:tc>
          <w:tcPr>
            <w:tcW w:w="2839" w:type="dxa"/>
          </w:tcPr>
          <w:p w14:paraId="29A79395" w14:textId="4AA663D1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2</w:t>
            </w:r>
            <w:r w:rsidR="00F304BF">
              <w:rPr>
                <w:rFonts w:asciiTheme="majorHAnsi" w:hAnsiTheme="majorHAnsi"/>
                <w:sz w:val="22"/>
                <w:szCs w:val="22"/>
              </w:rPr>
              <w:t>3</w:t>
            </w:r>
          </w:p>
        </w:tc>
      </w:tr>
      <w:tr w:rsidR="00575E63" w:rsidRPr="00B30F6A" w14:paraId="6FEDECD7" w14:textId="77777777" w:rsidTr="00575E63">
        <w:tc>
          <w:tcPr>
            <w:tcW w:w="2838" w:type="dxa"/>
          </w:tcPr>
          <w:p w14:paraId="450F0A50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13. Non-participation</w:t>
            </w:r>
          </w:p>
        </w:tc>
        <w:tc>
          <w:tcPr>
            <w:tcW w:w="2839" w:type="dxa"/>
          </w:tcPr>
          <w:p w14:paraId="6D0B8590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How many people refused to participate or dropped out? Reasons?</w:t>
            </w:r>
          </w:p>
        </w:tc>
        <w:tc>
          <w:tcPr>
            <w:tcW w:w="2839" w:type="dxa"/>
          </w:tcPr>
          <w:p w14:paraId="6E0FD1BB" w14:textId="59A02762" w:rsidR="00575E63" w:rsidRPr="00B30F6A" w:rsidRDefault="00F304BF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Zero</w:t>
            </w:r>
            <w:r w:rsidR="00AD70CE">
              <w:rPr>
                <w:rFonts w:asciiTheme="majorHAnsi" w:hAnsiTheme="majorHAnsi"/>
                <w:sz w:val="22"/>
                <w:szCs w:val="22"/>
              </w:rPr>
              <w:t>.</w:t>
            </w:r>
          </w:p>
        </w:tc>
      </w:tr>
      <w:tr w:rsidR="00575E63" w:rsidRPr="00B30F6A" w14:paraId="4116F25F" w14:textId="77777777" w:rsidTr="00575E63">
        <w:tc>
          <w:tcPr>
            <w:tcW w:w="2838" w:type="dxa"/>
          </w:tcPr>
          <w:p w14:paraId="15A3E254" w14:textId="77777777" w:rsidR="00575E63" w:rsidRPr="00B30F6A" w:rsidRDefault="00575E63" w:rsidP="00575E63">
            <w:pPr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  <w:t>Setting</w:t>
            </w:r>
          </w:p>
        </w:tc>
        <w:tc>
          <w:tcPr>
            <w:tcW w:w="2839" w:type="dxa"/>
          </w:tcPr>
          <w:p w14:paraId="4B2E6B7C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839" w:type="dxa"/>
          </w:tcPr>
          <w:p w14:paraId="4EDE4C03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575E63" w:rsidRPr="00B30F6A" w14:paraId="23AA3B7F" w14:textId="77777777" w:rsidTr="00575E63">
        <w:tc>
          <w:tcPr>
            <w:tcW w:w="2838" w:type="dxa"/>
          </w:tcPr>
          <w:p w14:paraId="285CF3D7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14. Setting of data </w:t>
            </w:r>
            <w:r w:rsidR="00575E63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collection</w:t>
            </w:r>
          </w:p>
        </w:tc>
        <w:tc>
          <w:tcPr>
            <w:tcW w:w="2839" w:type="dxa"/>
          </w:tcPr>
          <w:p w14:paraId="110343F8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ere was the data collected? e.g. home, clinic, workplace</w:t>
            </w:r>
          </w:p>
        </w:tc>
        <w:tc>
          <w:tcPr>
            <w:tcW w:w="2839" w:type="dxa"/>
          </w:tcPr>
          <w:p w14:paraId="455331CC" w14:textId="77777777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Data collection”</w:t>
            </w:r>
          </w:p>
        </w:tc>
      </w:tr>
      <w:tr w:rsidR="00575E63" w:rsidRPr="00B30F6A" w14:paraId="7C732CA1" w14:textId="77777777" w:rsidTr="00575E63">
        <w:tc>
          <w:tcPr>
            <w:tcW w:w="2838" w:type="dxa"/>
          </w:tcPr>
          <w:p w14:paraId="54B94F8D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15. Presence of nonparticipants</w:t>
            </w:r>
          </w:p>
        </w:tc>
        <w:tc>
          <w:tcPr>
            <w:tcW w:w="2839" w:type="dxa"/>
          </w:tcPr>
          <w:p w14:paraId="642DBAF3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as anyone else present besides the participants and researchers?</w:t>
            </w:r>
          </w:p>
        </w:tc>
        <w:tc>
          <w:tcPr>
            <w:tcW w:w="2839" w:type="dxa"/>
          </w:tcPr>
          <w:p w14:paraId="4969D73D" w14:textId="77777777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No</w:t>
            </w:r>
          </w:p>
        </w:tc>
      </w:tr>
      <w:tr w:rsidR="00575E63" w:rsidRPr="00B30F6A" w14:paraId="71F7225F" w14:textId="77777777" w:rsidTr="00575E63">
        <w:tc>
          <w:tcPr>
            <w:tcW w:w="2838" w:type="dxa"/>
          </w:tcPr>
          <w:p w14:paraId="698404C9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16. Description of sample</w:t>
            </w:r>
          </w:p>
        </w:tc>
        <w:tc>
          <w:tcPr>
            <w:tcW w:w="2839" w:type="dxa"/>
          </w:tcPr>
          <w:p w14:paraId="08B88D3B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at are the important characteristics of the sample? e.g. demographic data, date</w:t>
            </w:r>
          </w:p>
        </w:tc>
        <w:tc>
          <w:tcPr>
            <w:tcW w:w="2839" w:type="dxa"/>
          </w:tcPr>
          <w:p w14:paraId="2B0ECDBA" w14:textId="1F45B669" w:rsidR="00575E63" w:rsidRPr="00B30F6A" w:rsidRDefault="00F304BF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Results</w:t>
            </w:r>
            <w:r w:rsidR="00AD70CE">
              <w:rPr>
                <w:rFonts w:asciiTheme="majorHAnsi" w:hAnsiTheme="majorHAnsi"/>
                <w:sz w:val="22"/>
                <w:szCs w:val="22"/>
              </w:rPr>
              <w:t>”</w:t>
            </w:r>
          </w:p>
        </w:tc>
      </w:tr>
      <w:tr w:rsidR="00575E63" w:rsidRPr="00B30F6A" w14:paraId="6F98AC74" w14:textId="77777777" w:rsidTr="00575E63">
        <w:tc>
          <w:tcPr>
            <w:tcW w:w="2838" w:type="dxa"/>
          </w:tcPr>
          <w:p w14:paraId="30EE937E" w14:textId="77777777" w:rsidR="00575E63" w:rsidRPr="00B30F6A" w:rsidRDefault="00575E63" w:rsidP="00575E63">
            <w:pPr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  <w:t>Data collection</w:t>
            </w:r>
          </w:p>
        </w:tc>
        <w:tc>
          <w:tcPr>
            <w:tcW w:w="2839" w:type="dxa"/>
          </w:tcPr>
          <w:p w14:paraId="4B9D21B7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839" w:type="dxa"/>
          </w:tcPr>
          <w:p w14:paraId="66233442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575E63" w:rsidRPr="00B30F6A" w14:paraId="0CE2F7BA" w14:textId="77777777" w:rsidTr="00575E63">
        <w:tc>
          <w:tcPr>
            <w:tcW w:w="2838" w:type="dxa"/>
          </w:tcPr>
          <w:p w14:paraId="4F1CCE3C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17. Interview guide</w:t>
            </w:r>
          </w:p>
        </w:tc>
        <w:tc>
          <w:tcPr>
            <w:tcW w:w="2839" w:type="dxa"/>
          </w:tcPr>
          <w:p w14:paraId="1F20A373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ere questions, prompts, guides provided by the authors? Was it pilot tested?</w:t>
            </w:r>
          </w:p>
        </w:tc>
        <w:tc>
          <w:tcPr>
            <w:tcW w:w="2839" w:type="dxa"/>
          </w:tcPr>
          <w:p w14:paraId="422B297A" w14:textId="10C5D8A1" w:rsidR="00575E63" w:rsidRPr="00B30F6A" w:rsidRDefault="00AD70CE" w:rsidP="00F304BF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</w:t>
            </w:r>
            <w:r w:rsidR="00F304BF">
              <w:rPr>
                <w:rFonts w:asciiTheme="majorHAnsi" w:hAnsiTheme="majorHAnsi"/>
                <w:sz w:val="22"/>
                <w:szCs w:val="22"/>
              </w:rPr>
              <w:t>Study Design</w:t>
            </w:r>
            <w:r>
              <w:rPr>
                <w:rFonts w:asciiTheme="majorHAnsi" w:hAnsiTheme="majorHAnsi"/>
                <w:sz w:val="22"/>
                <w:szCs w:val="22"/>
              </w:rPr>
              <w:t>”</w:t>
            </w:r>
          </w:p>
        </w:tc>
      </w:tr>
      <w:tr w:rsidR="00575E63" w:rsidRPr="00B30F6A" w14:paraId="79C4381A" w14:textId="77777777" w:rsidTr="00575E63">
        <w:tc>
          <w:tcPr>
            <w:tcW w:w="2838" w:type="dxa"/>
          </w:tcPr>
          <w:p w14:paraId="7A465C34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18. Repeat interviews</w:t>
            </w:r>
          </w:p>
        </w:tc>
        <w:tc>
          <w:tcPr>
            <w:tcW w:w="2839" w:type="dxa"/>
          </w:tcPr>
          <w:p w14:paraId="784C3B96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ere repeat inter views carried out? If yes, how many?</w:t>
            </w:r>
          </w:p>
        </w:tc>
        <w:tc>
          <w:tcPr>
            <w:tcW w:w="2839" w:type="dxa"/>
          </w:tcPr>
          <w:p w14:paraId="1F96DDB5" w14:textId="77777777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No</w:t>
            </w:r>
          </w:p>
        </w:tc>
      </w:tr>
      <w:tr w:rsidR="00575E63" w:rsidRPr="00B30F6A" w14:paraId="1BF3C0C9" w14:textId="77777777" w:rsidTr="00575E63">
        <w:tc>
          <w:tcPr>
            <w:tcW w:w="2838" w:type="dxa"/>
          </w:tcPr>
          <w:p w14:paraId="77A924FE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19. Audio/visual recording</w:t>
            </w:r>
          </w:p>
        </w:tc>
        <w:tc>
          <w:tcPr>
            <w:tcW w:w="2839" w:type="dxa"/>
          </w:tcPr>
          <w:p w14:paraId="2EFD25AD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Did the research use audio or visual recording to collect the data?</w:t>
            </w:r>
          </w:p>
        </w:tc>
        <w:tc>
          <w:tcPr>
            <w:tcW w:w="2839" w:type="dxa"/>
          </w:tcPr>
          <w:p w14:paraId="409B2C00" w14:textId="77777777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Data collection”</w:t>
            </w:r>
          </w:p>
        </w:tc>
      </w:tr>
      <w:tr w:rsidR="00575E63" w:rsidRPr="00B30F6A" w14:paraId="1542FD8B" w14:textId="77777777" w:rsidTr="00575E63">
        <w:tc>
          <w:tcPr>
            <w:tcW w:w="2838" w:type="dxa"/>
          </w:tcPr>
          <w:p w14:paraId="7137AF1D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20. Field notes</w:t>
            </w:r>
          </w:p>
        </w:tc>
        <w:tc>
          <w:tcPr>
            <w:tcW w:w="2839" w:type="dxa"/>
          </w:tcPr>
          <w:p w14:paraId="0045F269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ere field notes made during and/or after the inter view or focus group?</w:t>
            </w:r>
          </w:p>
        </w:tc>
        <w:tc>
          <w:tcPr>
            <w:tcW w:w="2839" w:type="dxa"/>
          </w:tcPr>
          <w:p w14:paraId="167157D3" w14:textId="79AF809B" w:rsidR="00575E63" w:rsidRPr="00B30F6A" w:rsidRDefault="00F304BF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Yes</w:t>
            </w:r>
          </w:p>
        </w:tc>
      </w:tr>
      <w:tr w:rsidR="00575E63" w:rsidRPr="00B30F6A" w14:paraId="3A02364C" w14:textId="77777777" w:rsidTr="00575E63">
        <w:tc>
          <w:tcPr>
            <w:tcW w:w="2838" w:type="dxa"/>
          </w:tcPr>
          <w:p w14:paraId="46056EB5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21. Duration</w:t>
            </w:r>
          </w:p>
        </w:tc>
        <w:tc>
          <w:tcPr>
            <w:tcW w:w="2839" w:type="dxa"/>
          </w:tcPr>
          <w:p w14:paraId="5974DE0A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at was the duration of the inter views or focus group?</w:t>
            </w:r>
          </w:p>
        </w:tc>
        <w:tc>
          <w:tcPr>
            <w:tcW w:w="2839" w:type="dxa"/>
          </w:tcPr>
          <w:p w14:paraId="73771233" w14:textId="2BE9CE99" w:rsidR="00575E63" w:rsidRPr="00B30F6A" w:rsidRDefault="00AD70CE" w:rsidP="00F304BF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</w:t>
            </w:r>
            <w:r w:rsidR="00F304BF">
              <w:rPr>
                <w:rFonts w:asciiTheme="majorHAnsi" w:hAnsiTheme="majorHAnsi"/>
                <w:sz w:val="22"/>
                <w:szCs w:val="22"/>
              </w:rPr>
              <w:t>Data collection</w:t>
            </w:r>
            <w:r>
              <w:rPr>
                <w:rFonts w:asciiTheme="majorHAnsi" w:hAnsiTheme="majorHAnsi"/>
                <w:sz w:val="22"/>
                <w:szCs w:val="22"/>
              </w:rPr>
              <w:t>”</w:t>
            </w:r>
          </w:p>
        </w:tc>
      </w:tr>
      <w:tr w:rsidR="00575E63" w:rsidRPr="00B30F6A" w14:paraId="373EC1A1" w14:textId="77777777" w:rsidTr="00575E63">
        <w:tc>
          <w:tcPr>
            <w:tcW w:w="2838" w:type="dxa"/>
          </w:tcPr>
          <w:p w14:paraId="01E9E08C" w14:textId="77777777" w:rsidR="00575E63" w:rsidRPr="00B64EF1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64EF1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22. Data saturation</w:t>
            </w:r>
          </w:p>
        </w:tc>
        <w:tc>
          <w:tcPr>
            <w:tcW w:w="2839" w:type="dxa"/>
          </w:tcPr>
          <w:p w14:paraId="045813A9" w14:textId="77777777" w:rsidR="00575E63" w:rsidRPr="00B64EF1" w:rsidRDefault="007B5328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64EF1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as data saturation discussed?</w:t>
            </w:r>
          </w:p>
        </w:tc>
        <w:tc>
          <w:tcPr>
            <w:tcW w:w="2839" w:type="dxa"/>
          </w:tcPr>
          <w:p w14:paraId="41F6E1BC" w14:textId="10890714" w:rsidR="00575E63" w:rsidRPr="00B30F6A" w:rsidRDefault="00B64EF1" w:rsidP="00F304BF">
            <w:pPr>
              <w:rPr>
                <w:rFonts w:asciiTheme="majorHAnsi" w:hAnsiTheme="majorHAnsi"/>
                <w:sz w:val="22"/>
                <w:szCs w:val="22"/>
              </w:rPr>
            </w:pPr>
            <w:r w:rsidRPr="00B64EF1">
              <w:rPr>
                <w:rFonts w:asciiTheme="majorHAnsi" w:hAnsiTheme="majorHAnsi"/>
                <w:sz w:val="22"/>
                <w:szCs w:val="22"/>
              </w:rPr>
              <w:t>Discussed in “</w:t>
            </w:r>
            <w:r w:rsidR="00F304BF">
              <w:rPr>
                <w:rFonts w:asciiTheme="majorHAnsi" w:hAnsiTheme="majorHAnsi"/>
                <w:sz w:val="22"/>
                <w:szCs w:val="22"/>
              </w:rPr>
              <w:t xml:space="preserve">Data collection section of Methods and </w:t>
            </w:r>
            <w:r w:rsidRPr="00B64EF1">
              <w:rPr>
                <w:rFonts w:asciiTheme="majorHAnsi" w:hAnsiTheme="majorHAnsi"/>
                <w:sz w:val="22"/>
                <w:szCs w:val="22"/>
              </w:rPr>
              <w:t>Strengths and limitations</w:t>
            </w:r>
            <w:r w:rsidR="00F304BF">
              <w:rPr>
                <w:rFonts w:asciiTheme="majorHAnsi" w:hAnsiTheme="majorHAnsi"/>
                <w:sz w:val="22"/>
                <w:szCs w:val="22"/>
              </w:rPr>
              <w:t xml:space="preserve"> section of Discussion</w:t>
            </w:r>
            <w:r w:rsidRPr="00B64EF1">
              <w:rPr>
                <w:rFonts w:asciiTheme="majorHAnsi" w:hAnsiTheme="majorHAnsi"/>
                <w:sz w:val="22"/>
                <w:szCs w:val="22"/>
              </w:rPr>
              <w:t xml:space="preserve">” </w:t>
            </w:r>
          </w:p>
        </w:tc>
      </w:tr>
      <w:tr w:rsidR="00575E63" w:rsidRPr="00B30F6A" w14:paraId="625606C4" w14:textId="77777777" w:rsidTr="00575E63">
        <w:tc>
          <w:tcPr>
            <w:tcW w:w="2838" w:type="dxa"/>
          </w:tcPr>
          <w:p w14:paraId="7D970DF5" w14:textId="77777777" w:rsidR="00575E63" w:rsidRPr="00B30F6A" w:rsidRDefault="00575E63" w:rsidP="00575E63">
            <w:pPr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23. Transcripts returned</w:t>
            </w:r>
          </w:p>
        </w:tc>
        <w:tc>
          <w:tcPr>
            <w:tcW w:w="2839" w:type="dxa"/>
          </w:tcPr>
          <w:p w14:paraId="26FF735B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ere transcripts returned to participants for comment and/or correction?</w:t>
            </w:r>
          </w:p>
        </w:tc>
        <w:tc>
          <w:tcPr>
            <w:tcW w:w="2839" w:type="dxa"/>
          </w:tcPr>
          <w:p w14:paraId="30F92D92" w14:textId="250A1CAD" w:rsidR="00575E63" w:rsidRPr="00B30F6A" w:rsidRDefault="00F304BF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Yes</w:t>
            </w:r>
          </w:p>
        </w:tc>
      </w:tr>
      <w:tr w:rsidR="007B5328" w:rsidRPr="00B30F6A" w14:paraId="6FD3E2AA" w14:textId="77777777" w:rsidTr="007B5328">
        <w:tc>
          <w:tcPr>
            <w:tcW w:w="8516" w:type="dxa"/>
            <w:gridSpan w:val="3"/>
          </w:tcPr>
          <w:p w14:paraId="194E670B" w14:textId="77777777" w:rsidR="007B5328" w:rsidRPr="00B30F6A" w:rsidRDefault="007B5328" w:rsidP="007B532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Theme="majorHAnsi" w:hAnsiTheme="majorHAnsi" w:cs="Times New Roman"/>
                <w:b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b/>
                <w:sz w:val="22"/>
                <w:szCs w:val="22"/>
                <w:lang w:val="en-US"/>
              </w:rPr>
              <w:t>Domain 3: analysis and findings</w:t>
            </w:r>
          </w:p>
        </w:tc>
      </w:tr>
      <w:tr w:rsidR="00575E63" w:rsidRPr="00B30F6A" w14:paraId="215DD815" w14:textId="77777777" w:rsidTr="00575E63">
        <w:tc>
          <w:tcPr>
            <w:tcW w:w="2838" w:type="dxa"/>
          </w:tcPr>
          <w:p w14:paraId="2EAB9383" w14:textId="77777777" w:rsidR="00575E63" w:rsidRPr="00B30F6A" w:rsidRDefault="00575E63" w:rsidP="00575E63">
            <w:pPr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  <w:t>Data analysis</w:t>
            </w:r>
          </w:p>
        </w:tc>
        <w:tc>
          <w:tcPr>
            <w:tcW w:w="2839" w:type="dxa"/>
          </w:tcPr>
          <w:p w14:paraId="0746D6E5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839" w:type="dxa"/>
          </w:tcPr>
          <w:p w14:paraId="43AEBB8D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575E63" w:rsidRPr="00B30F6A" w14:paraId="3A62ED34" w14:textId="77777777" w:rsidTr="00575E63">
        <w:tc>
          <w:tcPr>
            <w:tcW w:w="2838" w:type="dxa"/>
          </w:tcPr>
          <w:p w14:paraId="28375886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24. Number of data </w:t>
            </w:r>
            <w:r w:rsidR="00575E63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coders</w:t>
            </w:r>
          </w:p>
        </w:tc>
        <w:tc>
          <w:tcPr>
            <w:tcW w:w="2839" w:type="dxa"/>
          </w:tcPr>
          <w:p w14:paraId="6E4BDDAD" w14:textId="77777777" w:rsidR="00575E63" w:rsidRPr="00B30F6A" w:rsidRDefault="007B5328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How many data coders coded the data?</w:t>
            </w:r>
          </w:p>
        </w:tc>
        <w:tc>
          <w:tcPr>
            <w:tcW w:w="2839" w:type="dxa"/>
          </w:tcPr>
          <w:p w14:paraId="6F841D3F" w14:textId="77777777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Reported in “Data analysis”</w:t>
            </w:r>
          </w:p>
        </w:tc>
      </w:tr>
      <w:tr w:rsidR="00575E63" w:rsidRPr="00B30F6A" w14:paraId="235D6799" w14:textId="77777777" w:rsidTr="00575E63">
        <w:tc>
          <w:tcPr>
            <w:tcW w:w="2838" w:type="dxa"/>
          </w:tcPr>
          <w:p w14:paraId="0032AC5A" w14:textId="77777777" w:rsidR="00575E63" w:rsidRPr="00B64EF1" w:rsidRDefault="007B5328" w:rsidP="00575E63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64EF1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25. Description of the </w:t>
            </w:r>
            <w:r w:rsidR="00575E63" w:rsidRPr="00B64EF1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coding tree</w:t>
            </w:r>
          </w:p>
        </w:tc>
        <w:tc>
          <w:tcPr>
            <w:tcW w:w="2839" w:type="dxa"/>
          </w:tcPr>
          <w:p w14:paraId="330A9E9C" w14:textId="77777777" w:rsidR="00575E63" w:rsidRPr="00B64EF1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64EF1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Did authors provide a description of the coding tree?</w:t>
            </w:r>
          </w:p>
        </w:tc>
        <w:tc>
          <w:tcPr>
            <w:tcW w:w="2839" w:type="dxa"/>
          </w:tcPr>
          <w:p w14:paraId="39739D11" w14:textId="77777777" w:rsidR="00575E63" w:rsidRPr="00B30F6A" w:rsidRDefault="00B64EF1" w:rsidP="00575E63">
            <w:pPr>
              <w:rPr>
                <w:rFonts w:asciiTheme="majorHAnsi" w:hAnsiTheme="majorHAnsi"/>
                <w:sz w:val="22"/>
                <w:szCs w:val="22"/>
              </w:rPr>
            </w:pPr>
            <w:r w:rsidRPr="00B64EF1">
              <w:rPr>
                <w:rFonts w:asciiTheme="majorHAnsi" w:hAnsiTheme="majorHAnsi"/>
                <w:sz w:val="22"/>
                <w:szCs w:val="22"/>
              </w:rPr>
              <w:t>No</w:t>
            </w:r>
          </w:p>
        </w:tc>
      </w:tr>
      <w:tr w:rsidR="00575E63" w:rsidRPr="00B30F6A" w14:paraId="4993436F" w14:textId="77777777" w:rsidTr="00575E63">
        <w:tc>
          <w:tcPr>
            <w:tcW w:w="2838" w:type="dxa"/>
          </w:tcPr>
          <w:p w14:paraId="515C2AED" w14:textId="77777777" w:rsidR="00575E63" w:rsidRPr="00B30F6A" w:rsidRDefault="00575E63" w:rsidP="00575E63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26. Derivation of themes</w:t>
            </w:r>
          </w:p>
        </w:tc>
        <w:tc>
          <w:tcPr>
            <w:tcW w:w="2839" w:type="dxa"/>
          </w:tcPr>
          <w:p w14:paraId="57E7B7D6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ere themes identified in advance or derived from the data?</w:t>
            </w:r>
          </w:p>
        </w:tc>
        <w:tc>
          <w:tcPr>
            <w:tcW w:w="2839" w:type="dxa"/>
          </w:tcPr>
          <w:p w14:paraId="6F84829A" w14:textId="77777777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Themes were derived inductively from the data. Reported in “Data analysis”</w:t>
            </w:r>
          </w:p>
        </w:tc>
      </w:tr>
      <w:tr w:rsidR="00575E63" w:rsidRPr="00B30F6A" w14:paraId="29F017F5" w14:textId="77777777" w:rsidTr="00575E63">
        <w:tc>
          <w:tcPr>
            <w:tcW w:w="2838" w:type="dxa"/>
          </w:tcPr>
          <w:p w14:paraId="318ECBF9" w14:textId="77777777" w:rsidR="00575E63" w:rsidRPr="00B30F6A" w:rsidRDefault="00575E63" w:rsidP="00575E63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27. Software</w:t>
            </w:r>
          </w:p>
        </w:tc>
        <w:tc>
          <w:tcPr>
            <w:tcW w:w="2839" w:type="dxa"/>
          </w:tcPr>
          <w:p w14:paraId="4E33D058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hat software, if applicable, was used to manage the data?</w:t>
            </w:r>
          </w:p>
        </w:tc>
        <w:tc>
          <w:tcPr>
            <w:tcW w:w="2839" w:type="dxa"/>
          </w:tcPr>
          <w:p w14:paraId="34CCA559" w14:textId="77777777" w:rsidR="00575E63" w:rsidRPr="00B30F6A" w:rsidRDefault="00AD70CE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No</w:t>
            </w:r>
          </w:p>
        </w:tc>
      </w:tr>
      <w:tr w:rsidR="00575E63" w:rsidRPr="00B30F6A" w14:paraId="26F65CFA" w14:textId="77777777" w:rsidTr="00575E63">
        <w:tc>
          <w:tcPr>
            <w:tcW w:w="2838" w:type="dxa"/>
          </w:tcPr>
          <w:p w14:paraId="7AD3D68F" w14:textId="77777777" w:rsidR="00575E63" w:rsidRPr="00B30F6A" w:rsidRDefault="00575E63" w:rsidP="00575E63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28. Participant checking</w:t>
            </w:r>
          </w:p>
        </w:tc>
        <w:tc>
          <w:tcPr>
            <w:tcW w:w="2839" w:type="dxa"/>
          </w:tcPr>
          <w:p w14:paraId="2BDB33DF" w14:textId="77777777" w:rsidR="00575E63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Did participants provide feedback on the findings?</w:t>
            </w:r>
          </w:p>
        </w:tc>
        <w:tc>
          <w:tcPr>
            <w:tcW w:w="2839" w:type="dxa"/>
          </w:tcPr>
          <w:p w14:paraId="1361B8AC" w14:textId="0FFAED98" w:rsidR="00575E63" w:rsidRPr="00B30F6A" w:rsidRDefault="00AD70CE" w:rsidP="00F304BF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 xml:space="preserve">No. </w:t>
            </w:r>
          </w:p>
        </w:tc>
      </w:tr>
      <w:tr w:rsidR="00575E63" w:rsidRPr="00B30F6A" w14:paraId="2282DDC7" w14:textId="77777777" w:rsidTr="00575E63">
        <w:tc>
          <w:tcPr>
            <w:tcW w:w="2838" w:type="dxa"/>
          </w:tcPr>
          <w:p w14:paraId="5459A907" w14:textId="77777777" w:rsidR="00575E63" w:rsidRPr="00B30F6A" w:rsidRDefault="00575E63" w:rsidP="00575E63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i/>
                <w:sz w:val="22"/>
                <w:szCs w:val="22"/>
                <w:lang w:val="en-US"/>
              </w:rPr>
              <w:t>Reporting</w:t>
            </w:r>
          </w:p>
        </w:tc>
        <w:tc>
          <w:tcPr>
            <w:tcW w:w="2839" w:type="dxa"/>
          </w:tcPr>
          <w:p w14:paraId="0EB652F4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839" w:type="dxa"/>
          </w:tcPr>
          <w:p w14:paraId="03991337" w14:textId="77777777" w:rsidR="00575E63" w:rsidRPr="00B30F6A" w:rsidRDefault="00575E63" w:rsidP="00575E63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575E63" w:rsidRPr="00B30F6A" w14:paraId="5056D3AD" w14:textId="77777777" w:rsidTr="00575E63">
        <w:tc>
          <w:tcPr>
            <w:tcW w:w="2838" w:type="dxa"/>
          </w:tcPr>
          <w:p w14:paraId="1182E8FF" w14:textId="77777777" w:rsidR="00575E63" w:rsidRPr="00B30F6A" w:rsidRDefault="00575E63" w:rsidP="00575E63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29. Quotations presented</w:t>
            </w:r>
          </w:p>
        </w:tc>
        <w:tc>
          <w:tcPr>
            <w:tcW w:w="2839" w:type="dxa"/>
          </w:tcPr>
          <w:p w14:paraId="66313FF9" w14:textId="77777777" w:rsidR="007B5328" w:rsidRPr="00B30F6A" w:rsidRDefault="007B5328" w:rsidP="007B532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ere participant quotations presented to illustrate the themes/findings? Was each</w:t>
            </w:r>
          </w:p>
          <w:p w14:paraId="0A701C49" w14:textId="77777777" w:rsidR="00575E63" w:rsidRPr="00B30F6A" w:rsidRDefault="007B5328" w:rsidP="00F47B9C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quotati</w:t>
            </w:r>
            <w:r w:rsidR="00F47B9C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on identified? e.g. participant </w:t>
            </w: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number</w:t>
            </w:r>
          </w:p>
        </w:tc>
        <w:tc>
          <w:tcPr>
            <w:tcW w:w="2839" w:type="dxa"/>
          </w:tcPr>
          <w:p w14:paraId="09F9D46B" w14:textId="77777777" w:rsidR="00575E63" w:rsidRPr="00B30F6A" w:rsidRDefault="00B64EF1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Yes. Reported in Results</w:t>
            </w:r>
          </w:p>
        </w:tc>
      </w:tr>
      <w:tr w:rsidR="00575E63" w:rsidRPr="00B30F6A" w14:paraId="5C44338F" w14:textId="77777777" w:rsidTr="00575E63">
        <w:tc>
          <w:tcPr>
            <w:tcW w:w="2838" w:type="dxa"/>
          </w:tcPr>
          <w:p w14:paraId="2E0386A4" w14:textId="77777777" w:rsidR="00575E63" w:rsidRPr="00B30F6A" w:rsidRDefault="00575E63" w:rsidP="00575E63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30. Data and findings</w:t>
            </w:r>
            <w:r w:rsidR="00F47B9C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 </w:t>
            </w: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consistent</w:t>
            </w:r>
          </w:p>
        </w:tc>
        <w:tc>
          <w:tcPr>
            <w:tcW w:w="2839" w:type="dxa"/>
          </w:tcPr>
          <w:p w14:paraId="5850FF8B" w14:textId="77777777" w:rsidR="00575E63" w:rsidRPr="00B30F6A" w:rsidRDefault="007B5328" w:rsidP="00F47B9C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as the</w:t>
            </w:r>
            <w:r w:rsidR="00F47B9C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re consistency between the data </w:t>
            </w: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presented and the findings?</w:t>
            </w:r>
          </w:p>
        </w:tc>
        <w:tc>
          <w:tcPr>
            <w:tcW w:w="2839" w:type="dxa"/>
          </w:tcPr>
          <w:p w14:paraId="366859A7" w14:textId="77777777" w:rsidR="00575E63" w:rsidRPr="00B30F6A" w:rsidRDefault="00B64EF1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Yes</w:t>
            </w:r>
          </w:p>
        </w:tc>
      </w:tr>
      <w:tr w:rsidR="00575E63" w:rsidRPr="00B30F6A" w14:paraId="5A756C3C" w14:textId="77777777" w:rsidTr="00575E63">
        <w:tc>
          <w:tcPr>
            <w:tcW w:w="2838" w:type="dxa"/>
          </w:tcPr>
          <w:p w14:paraId="3F7AD143" w14:textId="77777777" w:rsidR="00575E63" w:rsidRPr="00B30F6A" w:rsidRDefault="00575E63" w:rsidP="00575E63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31. Clarity of major</w:t>
            </w:r>
            <w:r w:rsidR="00F47B9C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 </w:t>
            </w: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themes</w:t>
            </w:r>
          </w:p>
        </w:tc>
        <w:tc>
          <w:tcPr>
            <w:tcW w:w="2839" w:type="dxa"/>
          </w:tcPr>
          <w:p w14:paraId="65BAC8C9" w14:textId="77777777" w:rsidR="00575E63" w:rsidRPr="00B30F6A" w:rsidRDefault="007B5328" w:rsidP="00F47B9C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Were ma</w:t>
            </w:r>
            <w:r w:rsidR="00F47B9C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jor themes clearly presented in </w:t>
            </w: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the findings?</w:t>
            </w:r>
          </w:p>
        </w:tc>
        <w:tc>
          <w:tcPr>
            <w:tcW w:w="2839" w:type="dxa"/>
          </w:tcPr>
          <w:p w14:paraId="49B5B1DE" w14:textId="77777777" w:rsidR="00575E63" w:rsidRPr="00B30F6A" w:rsidRDefault="00B64EF1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Yes</w:t>
            </w:r>
          </w:p>
        </w:tc>
      </w:tr>
      <w:tr w:rsidR="00575E63" w:rsidRPr="00B30F6A" w14:paraId="60D8C496" w14:textId="77777777" w:rsidTr="00575E63">
        <w:tc>
          <w:tcPr>
            <w:tcW w:w="2838" w:type="dxa"/>
          </w:tcPr>
          <w:p w14:paraId="65C62AC9" w14:textId="77777777" w:rsidR="00575E63" w:rsidRPr="00B30F6A" w:rsidRDefault="007B5328" w:rsidP="00F47B9C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32. Clarity of minor</w:t>
            </w:r>
            <w:r w:rsidR="00F47B9C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 </w:t>
            </w: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themes</w:t>
            </w:r>
          </w:p>
        </w:tc>
        <w:tc>
          <w:tcPr>
            <w:tcW w:w="2839" w:type="dxa"/>
          </w:tcPr>
          <w:p w14:paraId="7E645DEC" w14:textId="77777777" w:rsidR="00575E63" w:rsidRPr="00B30F6A" w:rsidRDefault="007B5328" w:rsidP="00F47B9C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22"/>
                <w:szCs w:val="22"/>
                <w:lang w:val="en-US"/>
              </w:rPr>
            </w:pP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Is there a </w:t>
            </w:r>
            <w:r w:rsidR="00F47B9C"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 xml:space="preserve">description of diverse cases or </w:t>
            </w:r>
            <w:r w:rsidRPr="00B30F6A">
              <w:rPr>
                <w:rFonts w:asciiTheme="majorHAnsi" w:hAnsiTheme="majorHAnsi" w:cs="Times New Roman"/>
                <w:sz w:val="22"/>
                <w:szCs w:val="22"/>
                <w:lang w:val="en-US"/>
              </w:rPr>
              <w:t>discussion of minor themes?</w:t>
            </w:r>
          </w:p>
        </w:tc>
        <w:tc>
          <w:tcPr>
            <w:tcW w:w="2839" w:type="dxa"/>
          </w:tcPr>
          <w:p w14:paraId="6B741F11" w14:textId="77777777" w:rsidR="00575E63" w:rsidRPr="00B30F6A" w:rsidRDefault="00B64EF1" w:rsidP="00575E63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Yes</w:t>
            </w:r>
          </w:p>
        </w:tc>
      </w:tr>
    </w:tbl>
    <w:p w14:paraId="76FAA09B" w14:textId="77777777" w:rsidR="00F47B9C" w:rsidRPr="00F47B9C" w:rsidRDefault="00F47B9C" w:rsidP="00575E63">
      <w:pPr>
        <w:rPr>
          <w:rFonts w:asciiTheme="majorHAnsi" w:hAnsiTheme="majorHAnsi"/>
        </w:rPr>
      </w:pPr>
    </w:p>
    <w:p w14:paraId="07F04CA7" w14:textId="77777777" w:rsidR="00F47B9C" w:rsidRPr="00F47B9C" w:rsidRDefault="00F47B9C" w:rsidP="00575E63">
      <w:pPr>
        <w:rPr>
          <w:rFonts w:asciiTheme="majorHAnsi" w:hAnsiTheme="majorHAnsi"/>
        </w:rPr>
      </w:pPr>
    </w:p>
    <w:p w14:paraId="06AFBF4B" w14:textId="20618188" w:rsidR="00F304BF" w:rsidRPr="00F304BF" w:rsidRDefault="00F47B9C" w:rsidP="00F304BF">
      <w:pPr>
        <w:pStyle w:val="EndNoteBibliography"/>
        <w:rPr>
          <w:rFonts w:asciiTheme="majorHAnsi" w:hAnsiTheme="majorHAnsi"/>
          <w:noProof/>
        </w:rPr>
      </w:pPr>
      <w:r w:rsidRPr="00F304BF">
        <w:rPr>
          <w:rFonts w:asciiTheme="majorHAnsi" w:hAnsiTheme="majorHAnsi"/>
        </w:rPr>
        <w:fldChar w:fldCharType="begin"/>
      </w:r>
      <w:r w:rsidRPr="00F304BF">
        <w:rPr>
          <w:rFonts w:asciiTheme="majorHAnsi" w:hAnsiTheme="majorHAnsi"/>
        </w:rPr>
        <w:instrText xml:space="preserve"> ADDIN EN.REFLIST </w:instrText>
      </w:r>
      <w:r w:rsidRPr="00F304BF">
        <w:rPr>
          <w:rFonts w:asciiTheme="majorHAnsi" w:hAnsiTheme="majorHAnsi"/>
        </w:rPr>
        <w:fldChar w:fldCharType="separate"/>
      </w:r>
      <w:r w:rsidR="00F304BF" w:rsidRPr="00F304BF">
        <w:rPr>
          <w:rFonts w:asciiTheme="majorHAnsi" w:hAnsiTheme="majorHAnsi"/>
          <w:noProof/>
        </w:rPr>
        <w:t xml:space="preserve">1. Tong A, Sainsbury P, Craig J. Consolidated criteria for reporting qualitative </w:t>
      </w:r>
      <w:bookmarkStart w:id="0" w:name="_GoBack"/>
      <w:bookmarkEnd w:id="0"/>
      <w:r w:rsidR="00F304BF" w:rsidRPr="00F304BF">
        <w:rPr>
          <w:rFonts w:asciiTheme="majorHAnsi" w:hAnsiTheme="majorHAnsi"/>
          <w:noProof/>
        </w:rPr>
        <w:t>research (COREQ): a 32-item checklist for interviews and focus groups. International journal for quality in health care : journal of the International Society for Quality in Health Care. 2007;19(6):349-57.</w:t>
      </w:r>
    </w:p>
    <w:p w14:paraId="6A3E8EB2" w14:textId="701592DB" w:rsidR="00575E63" w:rsidRPr="00F47B9C" w:rsidRDefault="00F47B9C" w:rsidP="00575E63">
      <w:pPr>
        <w:rPr>
          <w:rFonts w:asciiTheme="majorHAnsi" w:hAnsiTheme="majorHAnsi"/>
        </w:rPr>
      </w:pPr>
      <w:r w:rsidRPr="00F304BF">
        <w:rPr>
          <w:rFonts w:asciiTheme="majorHAnsi" w:hAnsiTheme="majorHAnsi"/>
        </w:rPr>
        <w:fldChar w:fldCharType="end"/>
      </w:r>
    </w:p>
    <w:sectPr w:rsidR="00575E63" w:rsidRPr="00F47B9C" w:rsidSect="0030008A">
      <w:headerReference w:type="default" r:id="rId7"/>
      <w:footerReference w:type="even" r:id="rId8"/>
      <w:footerReference w:type="default" r:id="rId9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0EB90B0" w14:textId="77777777" w:rsidR="00AD70CE" w:rsidRDefault="00AD70CE" w:rsidP="00575E63">
      <w:r>
        <w:separator/>
      </w:r>
    </w:p>
  </w:endnote>
  <w:endnote w:type="continuationSeparator" w:id="0">
    <w:p w14:paraId="7BFC5648" w14:textId="77777777" w:rsidR="00AD70CE" w:rsidRDefault="00AD70CE" w:rsidP="00575E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C58EA7" w14:textId="77777777" w:rsidR="00AD70CE" w:rsidRDefault="00AD70CE" w:rsidP="00B30F6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FFE7D2D" w14:textId="77777777" w:rsidR="00AD70CE" w:rsidRDefault="00AD70CE" w:rsidP="00F47B9C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D966337" w14:textId="77777777" w:rsidR="00AD70CE" w:rsidRDefault="00AD70CE" w:rsidP="00B30F6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304BF">
      <w:rPr>
        <w:rStyle w:val="PageNumber"/>
        <w:noProof/>
      </w:rPr>
      <w:t>1</w:t>
    </w:r>
    <w:r>
      <w:rPr>
        <w:rStyle w:val="PageNumber"/>
      </w:rPr>
      <w:fldChar w:fldCharType="end"/>
    </w:r>
  </w:p>
  <w:p w14:paraId="7D68FE2F" w14:textId="77777777" w:rsidR="00AD70CE" w:rsidRDefault="00AD70CE" w:rsidP="00F47B9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CF5366D" w14:textId="77777777" w:rsidR="00AD70CE" w:rsidRDefault="00AD70CE" w:rsidP="00575E63">
      <w:r>
        <w:separator/>
      </w:r>
    </w:p>
  </w:footnote>
  <w:footnote w:type="continuationSeparator" w:id="0">
    <w:p w14:paraId="3CBD4954" w14:textId="77777777" w:rsidR="00AD70CE" w:rsidRDefault="00AD70CE" w:rsidP="00575E63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9A61FC0" w14:textId="77777777" w:rsidR="00AD70CE" w:rsidRPr="00F304BF" w:rsidRDefault="00AD70CE" w:rsidP="00575E63">
    <w:pPr>
      <w:pStyle w:val="Header"/>
      <w:jc w:val="right"/>
      <w:rPr>
        <w:rFonts w:asciiTheme="majorHAnsi" w:hAnsiTheme="majorHAnsi"/>
      </w:rPr>
    </w:pPr>
    <w:r w:rsidRPr="00F304BF">
      <w:rPr>
        <w:rFonts w:asciiTheme="majorHAnsi" w:hAnsiTheme="majorHAnsi"/>
      </w:rPr>
      <w:t>Appendix 1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SpringerVancouverNumber_without DOI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zvwdvf39fs0peedz6pwxdbxp225x0dfzfw&quot;&gt;RA library&lt;record-ids&gt;&lt;item&gt;737&lt;/item&gt;&lt;/record-ids&gt;&lt;/item&gt;&lt;/Libraries&gt;"/>
  </w:docVars>
  <w:rsids>
    <w:rsidRoot w:val="00575E63"/>
    <w:rsid w:val="0030008A"/>
    <w:rsid w:val="00575E63"/>
    <w:rsid w:val="007B5328"/>
    <w:rsid w:val="00AD70CE"/>
    <w:rsid w:val="00B30F6A"/>
    <w:rsid w:val="00B64EF1"/>
    <w:rsid w:val="00D3390F"/>
    <w:rsid w:val="00F304BF"/>
    <w:rsid w:val="00F47B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BD5223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75E6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5E63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575E6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5E63"/>
    <w:rPr>
      <w:lang w:val="en-AU"/>
    </w:rPr>
  </w:style>
  <w:style w:type="table" w:styleId="TableGrid">
    <w:name w:val="Table Grid"/>
    <w:basedOn w:val="TableNormal"/>
    <w:uiPriority w:val="59"/>
    <w:rsid w:val="00575E6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ageNumber">
    <w:name w:val="page number"/>
    <w:basedOn w:val="DefaultParagraphFont"/>
    <w:uiPriority w:val="99"/>
    <w:semiHidden/>
    <w:unhideWhenUsed/>
    <w:rsid w:val="00F47B9C"/>
  </w:style>
  <w:style w:type="paragraph" w:customStyle="1" w:styleId="EndNoteBibliographyTitle">
    <w:name w:val="EndNote Bibliography Title"/>
    <w:basedOn w:val="Normal"/>
    <w:rsid w:val="00F47B9C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F47B9C"/>
    <w:rPr>
      <w:rFonts w:ascii="Cambria" w:hAnsi="Cambria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75E6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5E63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575E6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5E63"/>
    <w:rPr>
      <w:lang w:val="en-AU"/>
    </w:rPr>
  </w:style>
  <w:style w:type="table" w:styleId="TableGrid">
    <w:name w:val="Table Grid"/>
    <w:basedOn w:val="TableNormal"/>
    <w:uiPriority w:val="59"/>
    <w:rsid w:val="00575E6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ageNumber">
    <w:name w:val="page number"/>
    <w:basedOn w:val="DefaultParagraphFont"/>
    <w:uiPriority w:val="99"/>
    <w:semiHidden/>
    <w:unhideWhenUsed/>
    <w:rsid w:val="00F47B9C"/>
  </w:style>
  <w:style w:type="paragraph" w:customStyle="1" w:styleId="EndNoteBibliographyTitle">
    <w:name w:val="EndNote Bibliography Title"/>
    <w:basedOn w:val="Normal"/>
    <w:rsid w:val="00F47B9C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F47B9C"/>
    <w:rPr>
      <w:rFonts w:ascii="Cambria" w:hAnsi="Cambr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</Pages>
  <Words>702</Words>
  <Characters>4004</Characters>
  <Application>Microsoft Macintosh Word</Application>
  <DocSecurity>0</DocSecurity>
  <Lines>33</Lines>
  <Paragraphs>9</Paragraphs>
  <ScaleCrop>false</ScaleCrop>
  <Company/>
  <LinksUpToDate>false</LinksUpToDate>
  <CharactersWithSpaces>46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Briggs</dc:creator>
  <cp:keywords/>
  <dc:description/>
  <cp:lastModifiedBy>Andrew Briggs</cp:lastModifiedBy>
  <cp:revision>3</cp:revision>
  <dcterms:created xsi:type="dcterms:W3CDTF">2015-10-19T21:37:00Z</dcterms:created>
  <dcterms:modified xsi:type="dcterms:W3CDTF">2015-11-02T23:56:00Z</dcterms:modified>
</cp:coreProperties>
</file>